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F94AF" w14:textId="60942A39" w:rsidR="0084219F" w:rsidRDefault="00467A11" w:rsidP="0084219F">
      <w:r w:rsidRPr="00CE29E1">
        <w:rPr>
          <w:b/>
          <w:bCs/>
        </w:rPr>
        <w:t>Title.</w:t>
      </w:r>
      <w:r>
        <w:t xml:space="preserve"> </w:t>
      </w:r>
      <w:r w:rsidR="0084219F">
        <w:t xml:space="preserve">Land-use </w:t>
      </w:r>
      <w:r w:rsidR="00A72073">
        <w:t>intensity</w:t>
      </w:r>
      <w:r w:rsidR="0084219F">
        <w:t xml:space="preserve"> shapes tree aboveground biomass patterns in a tropical montane cloud forest region</w:t>
      </w:r>
    </w:p>
    <w:p w14:paraId="2C5277D1" w14:textId="5F7223A3" w:rsidR="00E6281A" w:rsidRDefault="00E6281A" w:rsidP="00E6281A">
      <w:r>
        <w:t>Spatial heterogeneity caused by small-scale disturbance shapes aboveground biomass patterns in tropical montane cloud forest at regional scales</w:t>
      </w:r>
    </w:p>
    <w:p w14:paraId="2F24A81F" w14:textId="7A0B3112" w:rsidR="00E6281A" w:rsidRDefault="00970CE5" w:rsidP="0084219F">
      <w:r>
        <w:t>Small-scale spatial heterogeneity shapes aboveground biomass in tropical montane cloud forest at regional scales</w:t>
      </w:r>
    </w:p>
    <w:p w14:paraId="09395289" w14:textId="77777777" w:rsidR="00270F3E" w:rsidRDefault="00270F3E" w:rsidP="00270F3E">
      <w:r>
        <w:t>Land-use intensity shapes spatial variation in aboveground biomass in a tropical montane cloud forest region</w:t>
      </w:r>
    </w:p>
    <w:p w14:paraId="1A6682A6" w14:textId="772008B0" w:rsidR="00270F3E" w:rsidRDefault="00270F3E" w:rsidP="00270F3E">
      <w:r>
        <w:t>Land-use intensity determines aboveground biomass spatial patterns in a tropical montane cloud forest region</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77777777" w:rsidR="00CC2AF6" w:rsidRDefault="00CC2AF6">
      <w:pPr>
        <w:rPr>
          <w:b/>
          <w:bCs/>
        </w:rPr>
      </w:pPr>
    </w:p>
    <w:p w14:paraId="0453EB9F" w14:textId="44B5E2F7" w:rsidR="00467A11" w:rsidRDefault="00467A11">
      <w:pPr>
        <w:rPr>
          <w:b/>
          <w:bCs/>
        </w:rPr>
      </w:pPr>
      <w:r w:rsidRPr="00CE29E1">
        <w:rPr>
          <w:b/>
          <w:bCs/>
        </w:rPr>
        <w:t>Introduction</w:t>
      </w:r>
    </w:p>
    <w:p w14:paraId="2725259E" w14:textId="514E7D79" w:rsidR="00E90F06" w:rsidRDefault="00961FAF">
      <w:r>
        <w:t xml:space="preserve">The precise quantification of carbon stocks in the aboveground component of tropical forests remains a challenge, particularly in tropical </w:t>
      </w:r>
      <w:r w:rsidR="00F9711C">
        <w:t>mo</w:t>
      </w:r>
      <w:r w:rsidR="00165B7E">
        <w:t>ntane forests</w:t>
      </w:r>
      <w:r>
        <w:t xml:space="preserve"> where carbon has been historically understudied and underestimated</w:t>
      </w:r>
      <w:r w:rsidR="00501FD4">
        <w:t xml:space="preserve"> </w:t>
      </w:r>
      <w:r w:rsidR="00501FD4">
        <w:fldChar w:fldCharType="begin" w:fldLock="1"/>
      </w:r>
      <w:r w:rsidR="00501F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501FD4">
        <w:fldChar w:fldCharType="separate"/>
      </w:r>
      <w:r w:rsidR="00501FD4" w:rsidRPr="00501FD4">
        <w:rPr>
          <w:noProof/>
        </w:rPr>
        <w:t>(Spracklen &amp; Righelato, 2014)</w:t>
      </w:r>
      <w:r w:rsidR="00501FD4">
        <w:fldChar w:fldCharType="end"/>
      </w:r>
      <w:r w:rsidR="00F9711C">
        <w:t xml:space="preserve"> (</w:t>
      </w:r>
      <w:r w:rsidR="00501FD4">
        <w:t xml:space="preserve">more </w:t>
      </w:r>
      <w:r w:rsidR="00F9711C">
        <w:t>REFs)</w:t>
      </w:r>
      <w:r>
        <w:t>.</w:t>
      </w:r>
      <w:r w:rsidR="009F24A2">
        <w:t xml:space="preserve"> </w:t>
      </w:r>
      <w:r w:rsidR="00B31120">
        <w:t xml:space="preserve">Tropical forests play a fundamental role in the carbon cycle because they </w:t>
      </w:r>
      <w:r w:rsidR="00E90F06">
        <w:t>contain</w:t>
      </w:r>
      <w:r w:rsidR="00B31120">
        <w:t xml:space="preserve"> </w:t>
      </w:r>
      <w:r w:rsidR="00B55C91">
        <w:t>~25%</w:t>
      </w:r>
      <w:r w:rsidR="00B31120">
        <w:t xml:space="preserve"> of </w:t>
      </w:r>
      <w:r w:rsidR="00B55C91">
        <w:t xml:space="preserve">the </w:t>
      </w:r>
      <w:r w:rsidR="00B31120">
        <w:t>carbon</w:t>
      </w:r>
      <w:r w:rsidR="00B55C91">
        <w:t xml:space="preserve"> in the terrestrial biosphere</w:t>
      </w:r>
      <w:r w:rsidR="00E60D84">
        <w:t xml:space="preserve">, </w:t>
      </w:r>
      <w:r w:rsidR="00E90F06">
        <w:t>stored</w:t>
      </w:r>
      <w:r w:rsidR="00E60D84">
        <w:t xml:space="preserve"> mainly in the living biomass of trees and other understory vegetation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477AD7">
        <w:t xml:space="preserve">Specifically, aboveground biomass (AGB) </w:t>
      </w:r>
      <w:r w:rsidR="00477AD7" w:rsidRPr="00477AD7">
        <w:t xml:space="preserve">represents the main </w:t>
      </w:r>
      <w:r w:rsidR="00477AD7">
        <w:t>carbon pool</w:t>
      </w:r>
      <w:r w:rsidR="00477AD7" w:rsidRPr="00477AD7">
        <w:t xml:space="preserve"> in tropical forests</w:t>
      </w:r>
      <w:r w:rsidR="00E75B4B">
        <w:t xml:space="preserve">, determining the amount of carbon </w:t>
      </w:r>
      <w:r w:rsidR="00023939">
        <w:t>loss</w:t>
      </w:r>
      <w:r w:rsidR="00E75B4B">
        <w:t xml:space="preserve"> to the atmosphere when </w:t>
      </w:r>
      <w:r w:rsidR="00023939">
        <w:t xml:space="preserve">these </w:t>
      </w:r>
      <w:r w:rsidR="00E75B4B">
        <w:t>forests are disturbed</w:t>
      </w:r>
      <w:r w:rsidR="00477AD7">
        <w:t xml:space="preserve"> </w:t>
      </w:r>
      <w:r w:rsidR="00477AD7">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014DEF">
        <w:t xml:space="preserve">Houghton et al., 2009. Thus, </w:t>
      </w:r>
      <w:r w:rsidR="00477AD7">
        <w:t>AGB</w:t>
      </w:r>
      <w:r w:rsidR="00B31120">
        <w:t xml:space="preserve"> is considered an essential climate variable and an important input to Earth system models (REFs).</w:t>
      </w:r>
      <w:r w:rsidR="006951E4">
        <w:t xml:space="preserve"> </w:t>
      </w:r>
      <w:r w:rsidR="00E90F06">
        <w:t xml:space="preserve"> </w:t>
      </w:r>
      <w:r w:rsidR="00B31120">
        <w:t xml:space="preserve"> </w:t>
      </w:r>
    </w:p>
    <w:p w14:paraId="6EABE814" w14:textId="1E43AD7E" w:rsidR="00F540CF" w:rsidRDefault="00736366">
      <w:r>
        <w:t xml:space="preserve">Several studies have been conducted for estimating AGB in tropical regions (refs). </w:t>
      </w:r>
    </w:p>
    <w:p w14:paraId="75E1C250" w14:textId="1A0E6CFB" w:rsidR="00D741B5" w:rsidRDefault="00D741B5"/>
    <w:p w14:paraId="76BAD150" w14:textId="4C88EBB8" w:rsidR="00D741B5" w:rsidRDefault="00D741B5">
      <w:r>
        <w:t xml:space="preserve">Estimates of tropical forests, comparison between low land and montane. Relationship between AGB and structure and composition of forest. </w:t>
      </w:r>
      <w:r w:rsidR="00C07999">
        <w:t>Both carbon and diversity threatened by global environmental change.</w:t>
      </w:r>
    </w:p>
    <w:p w14:paraId="4E278E45" w14:textId="2BED2F63" w:rsidR="00D741B5" w:rsidRDefault="00961FAF">
      <w:r>
        <w:t xml:space="preserve">The magnitude and patterns of aboveground biomass (AGB) in TMF are hard to estimate partly due to forest disturbance, which greatly increases variation in the spatial and temporal distribution of AGB. </w:t>
      </w:r>
    </w:p>
    <w:p w14:paraId="0DF1A32B" w14:textId="061DA33E" w:rsidR="00D741B5" w:rsidRDefault="00D741B5">
      <w:r>
        <w:t xml:space="preserve">Forest disturbance in TMF. </w:t>
      </w:r>
      <w:r w:rsidR="00961FAF">
        <w:t>In TMF, forest disturbance is mainly caused by the expansion and intensification of agricultural and grazing lands.</w:t>
      </w:r>
      <w:r w:rsidR="00B47729">
        <w:t xml:space="preserve"> -explain successional transition in these forests.</w:t>
      </w:r>
    </w:p>
    <w:p w14:paraId="6EC21A7C" w14:textId="4F4E93AF" w:rsidR="00C07999" w:rsidRDefault="00961FAF" w:rsidP="00C07999">
      <w:r>
        <w:lastRenderedPageBreak/>
        <w:t>Yet, the effect of land use on AGB patterns remains poorly understood</w:t>
      </w:r>
      <w:r w:rsidR="001C370B">
        <w:t xml:space="preserve"> (despite playing a large role in aboveground C allocation)</w:t>
      </w:r>
      <w:r>
        <w:t xml:space="preserve">. </w:t>
      </w:r>
      <w:r w:rsidR="001C370B">
        <w:t>Most studies on AGB forest structure and composition study ‘old-growth’ forest. Some study successional patterns. But rarely AGB is estimated at landscape scales in forest-agriculture mosaics. Forest agriculture mosaics are the most common landscape in tropical mountains. Particularly in places with deep history of small scale farming and peasant life. Thus the need to understand the role of land use and to estimate AGB in mosaics.</w:t>
      </w:r>
      <w:r w:rsidR="00C07999" w:rsidRPr="00C07999">
        <w:t xml:space="preserve"> </w:t>
      </w:r>
      <w:r w:rsidR="00C07999">
        <w:t>This is fundamental for improving model representations of terrestrial ecosystems.</w:t>
      </w:r>
    </w:p>
    <w:p w14:paraId="1B4673DD" w14:textId="277F077A" w:rsidR="00D741B5" w:rsidRDefault="00D741B5"/>
    <w:p w14:paraId="10D0FEEA" w14:textId="74FCA4AD" w:rsidR="00961FAF" w:rsidRPr="00D741B5" w:rsidRDefault="00961FAF">
      <w:r>
        <w:t>In this project, we seek to answer the following questions:</w:t>
      </w:r>
    </w:p>
    <w:p w14:paraId="003D8768" w14:textId="77777777" w:rsidR="003878AB" w:rsidRDefault="003878AB" w:rsidP="003878AB">
      <w:pPr>
        <w:pStyle w:val="Prrafodelista"/>
        <w:numPr>
          <w:ilvl w:val="0"/>
          <w:numId w:val="2"/>
        </w:numPr>
      </w:pPr>
      <w:r>
        <w:t>How much AGB TMCFs hold and where is it allocated?</w:t>
      </w:r>
    </w:p>
    <w:p w14:paraId="2EAF37AD" w14:textId="090EC0DC" w:rsidR="001C370B" w:rsidRDefault="00ED257B" w:rsidP="001C370B">
      <w:pPr>
        <w:pStyle w:val="Prrafodelista"/>
        <w:numPr>
          <w:ilvl w:val="0"/>
          <w:numId w:val="2"/>
        </w:numPr>
      </w:pPr>
      <w:r>
        <w:t>How is</w:t>
      </w:r>
      <w:r w:rsidR="001C370B">
        <w:t xml:space="preserve"> AGB </w:t>
      </w:r>
      <w:r>
        <w:t xml:space="preserve">related to </w:t>
      </w:r>
      <w:r w:rsidR="001C370B">
        <w:t xml:space="preserve">tree diversity in TMCF? </w:t>
      </w:r>
    </w:p>
    <w:p w14:paraId="13D7D368" w14:textId="72D0B586" w:rsidR="003878AB" w:rsidRDefault="003878AB" w:rsidP="003878AB">
      <w:pPr>
        <w:pStyle w:val="Prrafodelista"/>
        <w:numPr>
          <w:ilvl w:val="0"/>
          <w:numId w:val="2"/>
        </w:numPr>
      </w:pPr>
      <w:r>
        <w:t xml:space="preserve">How does land-use </w:t>
      </w:r>
      <w:r w:rsidR="00ED257B">
        <w:t xml:space="preserve">intensity </w:t>
      </w:r>
      <w:r>
        <w:t xml:space="preserve">shape </w:t>
      </w:r>
      <w:r w:rsidR="00ED257B">
        <w:t xml:space="preserve">local and </w:t>
      </w:r>
      <w:r w:rsidR="0062717D">
        <w:t xml:space="preserve">regional </w:t>
      </w:r>
      <w:r>
        <w:t xml:space="preserve">patterns </w:t>
      </w:r>
      <w:r w:rsidR="00DF6A23">
        <w:t xml:space="preserve">of AGB </w:t>
      </w:r>
      <w:r>
        <w:t xml:space="preserve">along an </w:t>
      </w:r>
      <w:r w:rsidR="00ED257B">
        <w:t>elevation</w:t>
      </w:r>
      <w:r>
        <w:t xml:space="preserve"> gradient</w:t>
      </w:r>
      <w:r w:rsidR="0062717D">
        <w:t xml:space="preserve"> in TMCFs</w:t>
      </w:r>
      <w:r>
        <w:t>?</w:t>
      </w:r>
    </w:p>
    <w:p w14:paraId="62AB1EFE" w14:textId="79F256D5" w:rsidR="001202BC" w:rsidRDefault="00C07999" w:rsidP="001202BC">
      <w:r>
        <w:t xml:space="preserve">Our hypotheses are: AGB </w:t>
      </w:r>
      <w:r w:rsidR="00CE3F5B">
        <w:t>will be</w:t>
      </w:r>
      <w:r>
        <w:t xml:space="preserve"> comparable to other estimates in Mexico and the world (larger than reported in global maps) and will be stored in large trees;</w:t>
      </w:r>
      <w:r w:rsidR="00BF76D4">
        <w:t xml:space="preserve"> diversity and </w:t>
      </w:r>
      <w:proofErr w:type="spellStart"/>
      <w:r w:rsidR="00BF76D4">
        <w:t>agb</w:t>
      </w:r>
      <w:proofErr w:type="spellEnd"/>
      <w:r w:rsidR="00BF76D4">
        <w:t xml:space="preserve"> will be positively correlated; land use intensity will decrease both </w:t>
      </w:r>
      <w:proofErr w:type="spellStart"/>
      <w:r w:rsidR="00BF76D4">
        <w:t>agb</w:t>
      </w:r>
      <w:proofErr w:type="spellEnd"/>
      <w:r w:rsidR="00BF76D4">
        <w:t xml:space="preserve"> and diversity.</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477BD0E7"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The mountains impose an environmental gradient </w:t>
      </w:r>
      <w:r w:rsidR="009A477D">
        <w:rPr>
          <w:rStyle w:val="textlayer--absolute"/>
          <w:rFonts w:cstheme="minorHAnsi"/>
        </w:rPr>
        <w:t>that goes from warmer to cooler temperatures as elevation increases.</w:t>
      </w:r>
      <w:r w:rsidR="00F3719E">
        <w:rPr>
          <w:rStyle w:val="textlayer--absolute"/>
          <w:rFonts w:cstheme="minorHAnsi"/>
        </w:rPr>
        <w:t xml:space="preserv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944A60">
        <w:rPr>
          <w:rStyle w:val="textlayer--absolute"/>
          <w:rFonts w:cstheme="minorHAnsi"/>
        </w:rPr>
        <w:t xml:space="preserve">We defined the distribution of TMCF within NMO using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 xml:space="preserve">National Commission of Biodiversity (CONABIO) </w:t>
      </w:r>
      <w:proofErr w:type="spellStart"/>
      <w:r w:rsidR="00022F45">
        <w:rPr>
          <w:rStyle w:val="textlayer--absolute"/>
          <w:rFonts w:cstheme="minorHAnsi"/>
        </w:rPr>
        <w:t>GeoPortal</w:t>
      </w:r>
      <w:proofErr w:type="spellEnd"/>
      <w:r w:rsidR="00022F45">
        <w:rPr>
          <w:rStyle w:val="textlayer--absolute"/>
          <w:rFonts w:cstheme="minorHAnsi"/>
        </w:rPr>
        <w:t xml:space="preserve">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6951E4"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w:t>
      </w:r>
      <w:proofErr w:type="spellStart"/>
      <w:r w:rsidR="000B54CC">
        <w:t>Murguía</w:t>
      </w:r>
      <w:proofErr w:type="spellEnd"/>
      <w:r w:rsidR="000B54CC">
        <w:t xml:space="preserve">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r w:rsidR="001715F4">
        <w:t xml:space="preserve">similar </w:t>
      </w:r>
      <w:r w:rsidR="00802976">
        <w:t xml:space="preserve">to </w:t>
      </w:r>
      <w:proofErr w:type="spellStart"/>
      <w:r w:rsidR="00802976">
        <w:t>Tredennick</w:t>
      </w:r>
      <w:proofErr w:type="spellEnd"/>
      <w:r w:rsidR="00802976">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proofErr w:type="spellStart"/>
      <w:r w:rsidR="008753FF" w:rsidRPr="00620EF1">
        <w:rPr>
          <w:i/>
          <w:iCs/>
        </w:rPr>
        <w:t>Saurauia</w:t>
      </w:r>
      <w:proofErr w:type="spellEnd"/>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w:t>
            </w:r>
            <w:r w:rsidR="00206844">
              <w:t>(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w:t>
            </w:r>
            <w:r w:rsidR="00AE3C93">
              <w:t>young fallows (F, in orange), young forest (Y, in purple), and mature forest (M, in green) in TMCF plots (n= 160)</w:t>
            </w:r>
            <w:r w:rsidR="00AE3C93">
              <w:t xml:space="preserve"> that were</w:t>
            </w:r>
            <w:r w:rsidR="00DF447D">
              <w:t xml:space="preserve"> classified b</w:t>
            </w:r>
            <w:r w:rsidR="00AE3C93">
              <w:t xml:space="preserve">ased on </w:t>
            </w:r>
            <w:r w:rsidR="00DF447D">
              <w:t>their structural attributes (</w:t>
            </w:r>
            <w:r w:rsidR="00DF447D">
              <w:t xml:space="preserve">stem density, basal area, and </w:t>
            </w:r>
            <w:proofErr w:type="spellStart"/>
            <w:r w:rsidR="00DF447D">
              <w:t>Lorey’s</w:t>
            </w:r>
            <w:proofErr w:type="spellEnd"/>
            <w:r w:rsidR="00DF447D">
              <w:t xml:space="preserve"> height</w:t>
            </w:r>
            <w:r w:rsidR="00DF447D">
              <w: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w:t>
            </w:r>
            <w:r w:rsidR="004664C4">
              <w:t>between</w:t>
            </w:r>
            <w:r w:rsidR="004664C4">
              <w:t xml:space="preserve">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D7A5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9DF"/>
    <w:rsid w:val="00046A27"/>
    <w:rsid w:val="00051464"/>
    <w:rsid w:val="00053CD2"/>
    <w:rsid w:val="0005625A"/>
    <w:rsid w:val="00061599"/>
    <w:rsid w:val="0006402E"/>
    <w:rsid w:val="0006623C"/>
    <w:rsid w:val="00076817"/>
    <w:rsid w:val="00085474"/>
    <w:rsid w:val="0009212F"/>
    <w:rsid w:val="00093955"/>
    <w:rsid w:val="000A1532"/>
    <w:rsid w:val="000A5956"/>
    <w:rsid w:val="000A7556"/>
    <w:rsid w:val="000B54CC"/>
    <w:rsid w:val="000C28C9"/>
    <w:rsid w:val="000D0B87"/>
    <w:rsid w:val="000D1E55"/>
    <w:rsid w:val="000D236A"/>
    <w:rsid w:val="000D36D1"/>
    <w:rsid w:val="000D762C"/>
    <w:rsid w:val="000E22F5"/>
    <w:rsid w:val="000E6858"/>
    <w:rsid w:val="000E7711"/>
    <w:rsid w:val="000F133A"/>
    <w:rsid w:val="000F14DD"/>
    <w:rsid w:val="000F17F7"/>
    <w:rsid w:val="000F3FCA"/>
    <w:rsid w:val="000F7D41"/>
    <w:rsid w:val="000F7DED"/>
    <w:rsid w:val="001033D1"/>
    <w:rsid w:val="001045B7"/>
    <w:rsid w:val="001157C5"/>
    <w:rsid w:val="001202BC"/>
    <w:rsid w:val="00121329"/>
    <w:rsid w:val="00123C70"/>
    <w:rsid w:val="001255A6"/>
    <w:rsid w:val="001267D5"/>
    <w:rsid w:val="00130AE9"/>
    <w:rsid w:val="00131800"/>
    <w:rsid w:val="00134917"/>
    <w:rsid w:val="001424A3"/>
    <w:rsid w:val="00143E95"/>
    <w:rsid w:val="00147903"/>
    <w:rsid w:val="0015163A"/>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5465"/>
    <w:rsid w:val="001A6FD0"/>
    <w:rsid w:val="001C15A8"/>
    <w:rsid w:val="001C1BB6"/>
    <w:rsid w:val="001C370B"/>
    <w:rsid w:val="001C6E1B"/>
    <w:rsid w:val="001D03B1"/>
    <w:rsid w:val="001D1557"/>
    <w:rsid w:val="001D1DF5"/>
    <w:rsid w:val="001D415E"/>
    <w:rsid w:val="001D4FEA"/>
    <w:rsid w:val="001D7A5C"/>
    <w:rsid w:val="001F2367"/>
    <w:rsid w:val="001F241B"/>
    <w:rsid w:val="00202681"/>
    <w:rsid w:val="00206844"/>
    <w:rsid w:val="00212030"/>
    <w:rsid w:val="00220CB3"/>
    <w:rsid w:val="002325DA"/>
    <w:rsid w:val="002353C5"/>
    <w:rsid w:val="00246A0B"/>
    <w:rsid w:val="002502A4"/>
    <w:rsid w:val="0025062E"/>
    <w:rsid w:val="00253666"/>
    <w:rsid w:val="0025367A"/>
    <w:rsid w:val="00256CDE"/>
    <w:rsid w:val="0026099C"/>
    <w:rsid w:val="00267417"/>
    <w:rsid w:val="002704B2"/>
    <w:rsid w:val="00270F3E"/>
    <w:rsid w:val="00282B16"/>
    <w:rsid w:val="00292F9C"/>
    <w:rsid w:val="0029374D"/>
    <w:rsid w:val="002956E5"/>
    <w:rsid w:val="002A2F6B"/>
    <w:rsid w:val="002A7B9C"/>
    <w:rsid w:val="002A7FD5"/>
    <w:rsid w:val="002B2054"/>
    <w:rsid w:val="002B3B48"/>
    <w:rsid w:val="002B56B2"/>
    <w:rsid w:val="002B6B04"/>
    <w:rsid w:val="002C7C38"/>
    <w:rsid w:val="002D1380"/>
    <w:rsid w:val="002D4688"/>
    <w:rsid w:val="002D790C"/>
    <w:rsid w:val="002E09C8"/>
    <w:rsid w:val="002E678B"/>
    <w:rsid w:val="002F10FB"/>
    <w:rsid w:val="002F1A22"/>
    <w:rsid w:val="002F46BE"/>
    <w:rsid w:val="002F65B5"/>
    <w:rsid w:val="002F6887"/>
    <w:rsid w:val="00310407"/>
    <w:rsid w:val="00320178"/>
    <w:rsid w:val="00323A21"/>
    <w:rsid w:val="003249DA"/>
    <w:rsid w:val="0032671E"/>
    <w:rsid w:val="00326770"/>
    <w:rsid w:val="0032737F"/>
    <w:rsid w:val="0033188C"/>
    <w:rsid w:val="003407A7"/>
    <w:rsid w:val="00340AF0"/>
    <w:rsid w:val="00347621"/>
    <w:rsid w:val="00347884"/>
    <w:rsid w:val="00347D64"/>
    <w:rsid w:val="003502D5"/>
    <w:rsid w:val="00351E02"/>
    <w:rsid w:val="00357A68"/>
    <w:rsid w:val="00361ED7"/>
    <w:rsid w:val="0036294C"/>
    <w:rsid w:val="00363436"/>
    <w:rsid w:val="003677B3"/>
    <w:rsid w:val="00367B62"/>
    <w:rsid w:val="00370D8B"/>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D0ED2"/>
    <w:rsid w:val="003D324A"/>
    <w:rsid w:val="003D53A5"/>
    <w:rsid w:val="003D5A98"/>
    <w:rsid w:val="003E046E"/>
    <w:rsid w:val="003F025A"/>
    <w:rsid w:val="003F0A35"/>
    <w:rsid w:val="003F7D3F"/>
    <w:rsid w:val="004058D8"/>
    <w:rsid w:val="00407773"/>
    <w:rsid w:val="00415A47"/>
    <w:rsid w:val="00436AE9"/>
    <w:rsid w:val="00437350"/>
    <w:rsid w:val="004522E7"/>
    <w:rsid w:val="00455ACB"/>
    <w:rsid w:val="00461FED"/>
    <w:rsid w:val="00462827"/>
    <w:rsid w:val="004664C4"/>
    <w:rsid w:val="004677AF"/>
    <w:rsid w:val="00467A11"/>
    <w:rsid w:val="00467A84"/>
    <w:rsid w:val="00472738"/>
    <w:rsid w:val="00477AD7"/>
    <w:rsid w:val="004802E9"/>
    <w:rsid w:val="00482C2A"/>
    <w:rsid w:val="00486A20"/>
    <w:rsid w:val="004A19D6"/>
    <w:rsid w:val="004A3352"/>
    <w:rsid w:val="004A392D"/>
    <w:rsid w:val="004A4121"/>
    <w:rsid w:val="004A54D5"/>
    <w:rsid w:val="004A6FE9"/>
    <w:rsid w:val="004C6BA6"/>
    <w:rsid w:val="004C7757"/>
    <w:rsid w:val="004D2629"/>
    <w:rsid w:val="004E0150"/>
    <w:rsid w:val="004E1F7D"/>
    <w:rsid w:val="004E55EF"/>
    <w:rsid w:val="004E6F8A"/>
    <w:rsid w:val="004E732D"/>
    <w:rsid w:val="004F2B59"/>
    <w:rsid w:val="004F5818"/>
    <w:rsid w:val="004F6A4D"/>
    <w:rsid w:val="005002CC"/>
    <w:rsid w:val="00501FD4"/>
    <w:rsid w:val="00502BAD"/>
    <w:rsid w:val="00513A47"/>
    <w:rsid w:val="00514E38"/>
    <w:rsid w:val="00514FDF"/>
    <w:rsid w:val="005206CF"/>
    <w:rsid w:val="00521264"/>
    <w:rsid w:val="00521D5D"/>
    <w:rsid w:val="005253DF"/>
    <w:rsid w:val="00530B74"/>
    <w:rsid w:val="00534177"/>
    <w:rsid w:val="00536AB5"/>
    <w:rsid w:val="00543951"/>
    <w:rsid w:val="00546900"/>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E1125"/>
    <w:rsid w:val="005E1A3C"/>
    <w:rsid w:val="005E242B"/>
    <w:rsid w:val="005E30C1"/>
    <w:rsid w:val="005E396D"/>
    <w:rsid w:val="005E3EC7"/>
    <w:rsid w:val="005E4030"/>
    <w:rsid w:val="005F0C47"/>
    <w:rsid w:val="005F1B92"/>
    <w:rsid w:val="005F7865"/>
    <w:rsid w:val="006004A9"/>
    <w:rsid w:val="00603EE8"/>
    <w:rsid w:val="00604808"/>
    <w:rsid w:val="006049F4"/>
    <w:rsid w:val="006069CE"/>
    <w:rsid w:val="006110D2"/>
    <w:rsid w:val="0061119E"/>
    <w:rsid w:val="00612D57"/>
    <w:rsid w:val="00617140"/>
    <w:rsid w:val="00620EF1"/>
    <w:rsid w:val="006216B3"/>
    <w:rsid w:val="006222DC"/>
    <w:rsid w:val="0062564B"/>
    <w:rsid w:val="00625F72"/>
    <w:rsid w:val="00625FFB"/>
    <w:rsid w:val="0062717D"/>
    <w:rsid w:val="00627EE0"/>
    <w:rsid w:val="006311B7"/>
    <w:rsid w:val="00651389"/>
    <w:rsid w:val="00652431"/>
    <w:rsid w:val="006554A1"/>
    <w:rsid w:val="006669C3"/>
    <w:rsid w:val="00671C80"/>
    <w:rsid w:val="00675792"/>
    <w:rsid w:val="006802C9"/>
    <w:rsid w:val="00680A64"/>
    <w:rsid w:val="006951E4"/>
    <w:rsid w:val="00695263"/>
    <w:rsid w:val="00695CFC"/>
    <w:rsid w:val="00695FF4"/>
    <w:rsid w:val="00696FD0"/>
    <w:rsid w:val="006A5ED5"/>
    <w:rsid w:val="006B6C9F"/>
    <w:rsid w:val="006C0E5B"/>
    <w:rsid w:val="006C5E68"/>
    <w:rsid w:val="006C6F73"/>
    <w:rsid w:val="006D1B7B"/>
    <w:rsid w:val="006D1CD6"/>
    <w:rsid w:val="006D39A0"/>
    <w:rsid w:val="006D5BFC"/>
    <w:rsid w:val="006D66C1"/>
    <w:rsid w:val="006D748E"/>
    <w:rsid w:val="006E5D26"/>
    <w:rsid w:val="006F0BD5"/>
    <w:rsid w:val="006F746E"/>
    <w:rsid w:val="007031A0"/>
    <w:rsid w:val="00703F2A"/>
    <w:rsid w:val="007075A0"/>
    <w:rsid w:val="00712031"/>
    <w:rsid w:val="0072067B"/>
    <w:rsid w:val="007222FB"/>
    <w:rsid w:val="00724EDB"/>
    <w:rsid w:val="00727EF5"/>
    <w:rsid w:val="00732CE0"/>
    <w:rsid w:val="00732D56"/>
    <w:rsid w:val="00734255"/>
    <w:rsid w:val="00735942"/>
    <w:rsid w:val="00736366"/>
    <w:rsid w:val="00740D1C"/>
    <w:rsid w:val="00746F89"/>
    <w:rsid w:val="007476F4"/>
    <w:rsid w:val="00751CD8"/>
    <w:rsid w:val="00754CAE"/>
    <w:rsid w:val="007568AE"/>
    <w:rsid w:val="00756968"/>
    <w:rsid w:val="00760876"/>
    <w:rsid w:val="007671BD"/>
    <w:rsid w:val="007723EC"/>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65B8"/>
    <w:rsid w:val="007B7A5F"/>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66F6"/>
    <w:rsid w:val="00841881"/>
    <w:rsid w:val="0084219F"/>
    <w:rsid w:val="00842609"/>
    <w:rsid w:val="00843834"/>
    <w:rsid w:val="00850AD1"/>
    <w:rsid w:val="008546B6"/>
    <w:rsid w:val="008659A4"/>
    <w:rsid w:val="0086717B"/>
    <w:rsid w:val="0087152F"/>
    <w:rsid w:val="008753FF"/>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6906"/>
    <w:rsid w:val="008E6CAC"/>
    <w:rsid w:val="008E7953"/>
    <w:rsid w:val="008F0C64"/>
    <w:rsid w:val="00905A56"/>
    <w:rsid w:val="00906663"/>
    <w:rsid w:val="009176A8"/>
    <w:rsid w:val="00925CBE"/>
    <w:rsid w:val="009321C3"/>
    <w:rsid w:val="00934CA0"/>
    <w:rsid w:val="00935A2E"/>
    <w:rsid w:val="009364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4B15"/>
    <w:rsid w:val="009761E9"/>
    <w:rsid w:val="0097697B"/>
    <w:rsid w:val="009807DE"/>
    <w:rsid w:val="009847A8"/>
    <w:rsid w:val="009853A5"/>
    <w:rsid w:val="00997797"/>
    <w:rsid w:val="009A477D"/>
    <w:rsid w:val="009A66FD"/>
    <w:rsid w:val="009B6F89"/>
    <w:rsid w:val="009C1638"/>
    <w:rsid w:val="009C16C8"/>
    <w:rsid w:val="009C67BF"/>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7B1C"/>
    <w:rsid w:val="00A40048"/>
    <w:rsid w:val="00A42C5B"/>
    <w:rsid w:val="00A42F66"/>
    <w:rsid w:val="00A463A5"/>
    <w:rsid w:val="00A55307"/>
    <w:rsid w:val="00A61571"/>
    <w:rsid w:val="00A62DDA"/>
    <w:rsid w:val="00A62EB1"/>
    <w:rsid w:val="00A6370D"/>
    <w:rsid w:val="00A63BC3"/>
    <w:rsid w:val="00A6402B"/>
    <w:rsid w:val="00A66BFF"/>
    <w:rsid w:val="00A70DF0"/>
    <w:rsid w:val="00A71795"/>
    <w:rsid w:val="00A72073"/>
    <w:rsid w:val="00A73B68"/>
    <w:rsid w:val="00A80C1D"/>
    <w:rsid w:val="00A85DD8"/>
    <w:rsid w:val="00A9106E"/>
    <w:rsid w:val="00A9187E"/>
    <w:rsid w:val="00A94203"/>
    <w:rsid w:val="00A964E1"/>
    <w:rsid w:val="00A97BF9"/>
    <w:rsid w:val="00AA6C78"/>
    <w:rsid w:val="00AA77E2"/>
    <w:rsid w:val="00AB4B35"/>
    <w:rsid w:val="00AB4CBF"/>
    <w:rsid w:val="00AB6841"/>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5E6C"/>
    <w:rsid w:val="00B66E71"/>
    <w:rsid w:val="00B979E9"/>
    <w:rsid w:val="00BA2CCE"/>
    <w:rsid w:val="00BA482C"/>
    <w:rsid w:val="00BB0782"/>
    <w:rsid w:val="00BB1C0E"/>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4AC7"/>
    <w:rsid w:val="00C15A2A"/>
    <w:rsid w:val="00C178D3"/>
    <w:rsid w:val="00C178FC"/>
    <w:rsid w:val="00C230C9"/>
    <w:rsid w:val="00C26E97"/>
    <w:rsid w:val="00C314B1"/>
    <w:rsid w:val="00C3754D"/>
    <w:rsid w:val="00C448C4"/>
    <w:rsid w:val="00C45B5D"/>
    <w:rsid w:val="00C53A9A"/>
    <w:rsid w:val="00C5621A"/>
    <w:rsid w:val="00C62945"/>
    <w:rsid w:val="00C63D8E"/>
    <w:rsid w:val="00C6577F"/>
    <w:rsid w:val="00C66C72"/>
    <w:rsid w:val="00C708AE"/>
    <w:rsid w:val="00C74AD8"/>
    <w:rsid w:val="00C75129"/>
    <w:rsid w:val="00C87E8E"/>
    <w:rsid w:val="00C9064F"/>
    <w:rsid w:val="00C90A5F"/>
    <w:rsid w:val="00C91162"/>
    <w:rsid w:val="00C96653"/>
    <w:rsid w:val="00CA2C6F"/>
    <w:rsid w:val="00CA588B"/>
    <w:rsid w:val="00CA69FD"/>
    <w:rsid w:val="00CA7407"/>
    <w:rsid w:val="00CB102F"/>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23C2A"/>
    <w:rsid w:val="00D242F7"/>
    <w:rsid w:val="00D249F6"/>
    <w:rsid w:val="00D349F1"/>
    <w:rsid w:val="00D36DA5"/>
    <w:rsid w:val="00D45388"/>
    <w:rsid w:val="00D50E20"/>
    <w:rsid w:val="00D567E8"/>
    <w:rsid w:val="00D61217"/>
    <w:rsid w:val="00D65F2A"/>
    <w:rsid w:val="00D66041"/>
    <w:rsid w:val="00D67390"/>
    <w:rsid w:val="00D7056F"/>
    <w:rsid w:val="00D72218"/>
    <w:rsid w:val="00D741B5"/>
    <w:rsid w:val="00D741C0"/>
    <w:rsid w:val="00D81746"/>
    <w:rsid w:val="00D81A52"/>
    <w:rsid w:val="00D85751"/>
    <w:rsid w:val="00D923BA"/>
    <w:rsid w:val="00D9247D"/>
    <w:rsid w:val="00DA11B3"/>
    <w:rsid w:val="00DA33B4"/>
    <w:rsid w:val="00DA37F8"/>
    <w:rsid w:val="00DA42FD"/>
    <w:rsid w:val="00DA4B6B"/>
    <w:rsid w:val="00DB0438"/>
    <w:rsid w:val="00DB1BA5"/>
    <w:rsid w:val="00DB3FFB"/>
    <w:rsid w:val="00DB5D83"/>
    <w:rsid w:val="00DB6561"/>
    <w:rsid w:val="00DC69AF"/>
    <w:rsid w:val="00DD389F"/>
    <w:rsid w:val="00DE3089"/>
    <w:rsid w:val="00DE3370"/>
    <w:rsid w:val="00DE6399"/>
    <w:rsid w:val="00DF2185"/>
    <w:rsid w:val="00DF2D08"/>
    <w:rsid w:val="00DF309C"/>
    <w:rsid w:val="00DF447D"/>
    <w:rsid w:val="00DF6A23"/>
    <w:rsid w:val="00E037A1"/>
    <w:rsid w:val="00E103E4"/>
    <w:rsid w:val="00E11D6D"/>
    <w:rsid w:val="00E16191"/>
    <w:rsid w:val="00E216F9"/>
    <w:rsid w:val="00E21A15"/>
    <w:rsid w:val="00E21F57"/>
    <w:rsid w:val="00E24BE9"/>
    <w:rsid w:val="00E26313"/>
    <w:rsid w:val="00E30B7A"/>
    <w:rsid w:val="00E60A5D"/>
    <w:rsid w:val="00E60D84"/>
    <w:rsid w:val="00E6281A"/>
    <w:rsid w:val="00E7268A"/>
    <w:rsid w:val="00E72CF0"/>
    <w:rsid w:val="00E75B4B"/>
    <w:rsid w:val="00E849DC"/>
    <w:rsid w:val="00E90D58"/>
    <w:rsid w:val="00E90F06"/>
    <w:rsid w:val="00E92D22"/>
    <w:rsid w:val="00E956A6"/>
    <w:rsid w:val="00EA0682"/>
    <w:rsid w:val="00EA080D"/>
    <w:rsid w:val="00EA5B92"/>
    <w:rsid w:val="00EB5280"/>
    <w:rsid w:val="00EB7B61"/>
    <w:rsid w:val="00EC0971"/>
    <w:rsid w:val="00ED257B"/>
    <w:rsid w:val="00ED4953"/>
    <w:rsid w:val="00EE503E"/>
    <w:rsid w:val="00EE7042"/>
    <w:rsid w:val="00EF01A3"/>
    <w:rsid w:val="00EF7316"/>
    <w:rsid w:val="00F05305"/>
    <w:rsid w:val="00F20EB7"/>
    <w:rsid w:val="00F2120F"/>
    <w:rsid w:val="00F310E8"/>
    <w:rsid w:val="00F3112C"/>
    <w:rsid w:val="00F3719E"/>
    <w:rsid w:val="00F40B08"/>
    <w:rsid w:val="00F4260E"/>
    <w:rsid w:val="00F426CB"/>
    <w:rsid w:val="00F426E5"/>
    <w:rsid w:val="00F433B7"/>
    <w:rsid w:val="00F4471C"/>
    <w:rsid w:val="00F46522"/>
    <w:rsid w:val="00F50725"/>
    <w:rsid w:val="00F5403C"/>
    <w:rsid w:val="00F540CF"/>
    <w:rsid w:val="00F56ECE"/>
    <w:rsid w:val="00F65744"/>
    <w:rsid w:val="00F66BB2"/>
    <w:rsid w:val="00F70EE6"/>
    <w:rsid w:val="00F7236D"/>
    <w:rsid w:val="00F73583"/>
    <w:rsid w:val="00F74137"/>
    <w:rsid w:val="00F8549D"/>
    <w:rsid w:val="00F924F6"/>
    <w:rsid w:val="00F927A4"/>
    <w:rsid w:val="00F95F87"/>
    <w:rsid w:val="00F9711C"/>
    <w:rsid w:val="00FA07DD"/>
    <w:rsid w:val="00FA0CDC"/>
    <w:rsid w:val="00FA3E68"/>
    <w:rsid w:val="00FA40CD"/>
    <w:rsid w:val="00FA4794"/>
    <w:rsid w:val="00FB1F9B"/>
    <w:rsid w:val="00FC56C4"/>
    <w:rsid w:val="00FC6DCB"/>
    <w:rsid w:val="00FD0436"/>
    <w:rsid w:val="00FD0D17"/>
    <w:rsid w:val="00FD2B17"/>
    <w:rsid w:val="00FD4FA5"/>
    <w:rsid w:val="00FE38C0"/>
    <w:rsid w:val="00FE399D"/>
    <w:rsid w:val="00FE6455"/>
    <w:rsid w:val="00FE662C"/>
    <w:rsid w:val="00FE69C6"/>
    <w:rsid w:val="00FF13E6"/>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58</TotalTime>
  <Pages>29</Pages>
  <Words>10171</Words>
  <Characters>57980</Characters>
  <Application>Microsoft Office Word</Application>
  <DocSecurity>0</DocSecurity>
  <Lines>483</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394</cp:revision>
  <dcterms:created xsi:type="dcterms:W3CDTF">2022-02-09T04:05:00Z</dcterms:created>
  <dcterms:modified xsi:type="dcterms:W3CDTF">2022-03-15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